
<file path=[Content_Types].xml><?xml version="1.0" encoding="utf-8"?>
<Types xmlns="http://schemas.openxmlformats.org/package/2006/content-types">
  <Default Extension="emf" ContentType="image/x-emf"/>
  <Default Extension="jpeg" ContentType="image/jpeg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ink/ink1.xml" ContentType="application/inkml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69ED426C" w14:textId="77777777" w:rsidR="00300A2E" w:rsidRDefault="00300A2E" w:rsidP="00300A2E">
      <w:pPr>
        <w:jc w:val="center"/>
      </w:pPr>
      <w:r>
        <w:rPr>
          <w:noProof/>
          <w:lang w:eastAsia="nb-NO"/>
        </w:rPr>
        <w:drawing>
          <wp:inline distT="0" distB="0" distL="0" distR="0" wp14:anchorId="58F18AAF" wp14:editId="45623470">
            <wp:extent cx="7225030" cy="5760720"/>
            <wp:effectExtent l="0" t="0" r="0" b="0"/>
            <wp:docPr id="1" name="Bild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konfekt 4x12.jpg"/>
                    <pic:cNvPicPr/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7225030" cy="576072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07ECCAC" w14:textId="19BDA096" w:rsidR="00FB54F2" w:rsidRDefault="00300A2E" w:rsidP="00FB54F2">
      <w:r>
        <w:rPr>
          <w:noProof/>
          <w:lang w:eastAsia="nb-NO"/>
        </w:rPr>
        <w:lastRenderedPageBreak/>
        <w:drawing>
          <wp:inline distT="0" distB="0" distL="0" distR="0" wp14:anchorId="638296DC" wp14:editId="2B07DED2">
            <wp:extent cx="7349612" cy="5695950"/>
            <wp:effectExtent l="0" t="0" r="3810" b="0"/>
            <wp:docPr id="2" name="Bild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konfektillustrasjon 4x12.png"/>
                    <pic:cNvPicPr/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7350639" cy="569674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3A9F4F7" w14:textId="77777777" w:rsidR="00FB54F2" w:rsidRDefault="00FB54F2" w:rsidP="00FB54F2">
      <w:pPr>
        <w:rPr>
          <w:noProof/>
        </w:rPr>
      </w:pPr>
    </w:p>
    <w:p w14:paraId="2E9A52AB" w14:textId="47B4F1B8" w:rsidR="00FB54F2" w:rsidRDefault="00FB54F2" w:rsidP="00FB54F2">
      <w:r>
        <w:rPr>
          <w:noProof/>
        </w:rPr>
        <w:drawing>
          <wp:anchor distT="0" distB="0" distL="114300" distR="114300" simplePos="0" relativeHeight="251620864" behindDoc="0" locked="0" layoutInCell="1" allowOverlap="1" wp14:anchorId="1BD0A6C3" wp14:editId="08130C5B">
            <wp:simplePos x="0" y="0"/>
            <wp:positionH relativeFrom="column">
              <wp:posOffset>189230</wp:posOffset>
            </wp:positionH>
            <wp:positionV relativeFrom="paragraph">
              <wp:posOffset>46990</wp:posOffset>
            </wp:positionV>
            <wp:extent cx="8892540" cy="5147310"/>
            <wp:effectExtent l="0" t="0" r="3810" b="0"/>
            <wp:wrapNone/>
            <wp:docPr id="4" name="Bild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Bilde 2"/>
                    <pic:cNvPicPr>
                      <a:picLocks noChangeAspect="1" noChangeArrowheads="1"/>
                    </pic:cNvPicPr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8892540" cy="514731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4E1A1056" w14:textId="2173F311" w:rsidR="003B2301" w:rsidRDefault="003B2301" w:rsidP="00300A2E">
      <w:pPr>
        <w:jc w:val="center"/>
        <w:rPr>
          <w:noProof/>
        </w:rPr>
      </w:pPr>
    </w:p>
    <w:p w14:paraId="7840A67E" w14:textId="02DB63C1" w:rsidR="00FB54F2" w:rsidRDefault="00FB54F2" w:rsidP="00300A2E">
      <w:pPr>
        <w:jc w:val="center"/>
        <w:rPr>
          <w:noProof/>
        </w:rPr>
      </w:pPr>
    </w:p>
    <w:p w14:paraId="358EA50D" w14:textId="3C5EB792" w:rsidR="00FB54F2" w:rsidRDefault="00FB54F2" w:rsidP="00300A2E">
      <w:pPr>
        <w:jc w:val="center"/>
        <w:rPr>
          <w:noProof/>
        </w:rPr>
      </w:pPr>
    </w:p>
    <w:p w14:paraId="18B53056" w14:textId="7A0C13FA" w:rsidR="00FB54F2" w:rsidRDefault="00FB54F2" w:rsidP="00300A2E">
      <w:pPr>
        <w:jc w:val="center"/>
        <w:rPr>
          <w:noProof/>
        </w:rPr>
      </w:pPr>
    </w:p>
    <w:p w14:paraId="3C675BA0" w14:textId="6432E210" w:rsidR="00FB54F2" w:rsidRDefault="00FB54F2" w:rsidP="00300A2E">
      <w:pPr>
        <w:jc w:val="center"/>
        <w:rPr>
          <w:noProof/>
        </w:rPr>
      </w:pPr>
    </w:p>
    <w:p w14:paraId="0F1770F5" w14:textId="1155251F" w:rsidR="00FB54F2" w:rsidRDefault="00FB54F2" w:rsidP="00300A2E">
      <w:pPr>
        <w:jc w:val="center"/>
        <w:rPr>
          <w:noProof/>
        </w:rPr>
      </w:pPr>
    </w:p>
    <w:p w14:paraId="0A7DDFFF" w14:textId="1A06E2ED" w:rsidR="00FB54F2" w:rsidRDefault="00FB54F2" w:rsidP="00300A2E">
      <w:pPr>
        <w:jc w:val="center"/>
        <w:rPr>
          <w:noProof/>
        </w:rPr>
      </w:pPr>
    </w:p>
    <w:p w14:paraId="153C54CC" w14:textId="468DE083" w:rsidR="00FB54F2" w:rsidRDefault="00FB54F2" w:rsidP="00300A2E">
      <w:pPr>
        <w:jc w:val="center"/>
        <w:rPr>
          <w:noProof/>
        </w:rPr>
      </w:pPr>
    </w:p>
    <w:p w14:paraId="4BEAE997" w14:textId="0E102432" w:rsidR="00FB54F2" w:rsidRDefault="00FB54F2" w:rsidP="00300A2E">
      <w:pPr>
        <w:jc w:val="center"/>
        <w:rPr>
          <w:noProof/>
        </w:rPr>
      </w:pPr>
    </w:p>
    <w:p w14:paraId="1C493994" w14:textId="4032AB12" w:rsidR="00FB54F2" w:rsidRDefault="00FB54F2" w:rsidP="00300A2E">
      <w:pPr>
        <w:jc w:val="center"/>
        <w:rPr>
          <w:noProof/>
        </w:rPr>
      </w:pPr>
    </w:p>
    <w:p w14:paraId="72D9B63D" w14:textId="25314729" w:rsidR="00FB54F2" w:rsidRDefault="00FB54F2" w:rsidP="00300A2E">
      <w:pPr>
        <w:jc w:val="center"/>
        <w:rPr>
          <w:noProof/>
        </w:rPr>
      </w:pPr>
    </w:p>
    <w:p w14:paraId="6E83B341" w14:textId="4D80A9C4" w:rsidR="00FB54F2" w:rsidRDefault="00FB54F2" w:rsidP="00300A2E">
      <w:pPr>
        <w:jc w:val="center"/>
        <w:rPr>
          <w:noProof/>
        </w:rPr>
      </w:pPr>
    </w:p>
    <w:p w14:paraId="5BFDA66F" w14:textId="2CE6CF2F" w:rsidR="00FB54F2" w:rsidRDefault="00FB54F2" w:rsidP="00300A2E">
      <w:pPr>
        <w:jc w:val="center"/>
        <w:rPr>
          <w:noProof/>
        </w:rPr>
      </w:pPr>
    </w:p>
    <w:p w14:paraId="2DA71644" w14:textId="7E0E0085" w:rsidR="00FB54F2" w:rsidRDefault="00FB54F2" w:rsidP="00300A2E">
      <w:pPr>
        <w:jc w:val="center"/>
        <w:rPr>
          <w:noProof/>
        </w:rPr>
      </w:pPr>
    </w:p>
    <w:p w14:paraId="7A36FC01" w14:textId="2A6E9EC9" w:rsidR="00FB54F2" w:rsidRDefault="00FB54F2" w:rsidP="00300A2E">
      <w:pPr>
        <w:jc w:val="center"/>
        <w:rPr>
          <w:noProof/>
        </w:rPr>
      </w:pPr>
    </w:p>
    <w:p w14:paraId="70CE5890" w14:textId="37287A75" w:rsidR="00FB54F2" w:rsidRDefault="00FB54F2" w:rsidP="00300A2E">
      <w:pPr>
        <w:jc w:val="center"/>
        <w:rPr>
          <w:noProof/>
        </w:rPr>
      </w:pPr>
    </w:p>
    <w:p w14:paraId="26EEB4F2" w14:textId="2EA0649B" w:rsidR="00FB54F2" w:rsidRDefault="00FB54F2" w:rsidP="00300A2E">
      <w:pPr>
        <w:jc w:val="center"/>
        <w:rPr>
          <w:noProof/>
        </w:rPr>
      </w:pPr>
    </w:p>
    <w:p w14:paraId="5A406D17" w14:textId="2A276865" w:rsidR="00FB54F2" w:rsidRDefault="00FB54F2" w:rsidP="00300A2E">
      <w:pPr>
        <w:jc w:val="center"/>
      </w:pPr>
    </w:p>
    <w:p w14:paraId="44DCBB2A" w14:textId="6305173E" w:rsidR="00FB54F2" w:rsidRDefault="00FB54F2" w:rsidP="00300A2E">
      <w:pPr>
        <w:jc w:val="center"/>
      </w:pPr>
    </w:p>
    <w:p w14:paraId="55598F52" w14:textId="27F31D39" w:rsidR="00FB54F2" w:rsidRDefault="00FB54F2" w:rsidP="00300A2E">
      <w:pPr>
        <w:jc w:val="center"/>
      </w:pPr>
      <w:r>
        <w:rPr>
          <w:noProof/>
        </w:rPr>
        <w:drawing>
          <wp:inline distT="0" distB="0" distL="0" distR="0" wp14:anchorId="34B4D07A" wp14:editId="17AE97B6">
            <wp:extent cx="5828973" cy="3699156"/>
            <wp:effectExtent l="0" t="0" r="635" b="0"/>
            <wp:docPr id="5" name="Bild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846703" cy="3710408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041A509C" w14:textId="00931B9C" w:rsidR="00FB54F2" w:rsidRDefault="00FB54F2" w:rsidP="00300A2E">
      <w:pPr>
        <w:jc w:val="center"/>
      </w:pPr>
    </w:p>
    <w:p w14:paraId="2696E639" w14:textId="3FAAF440" w:rsidR="00FB54F2" w:rsidRDefault="00FB54F2" w:rsidP="00300A2E">
      <w:pPr>
        <w:jc w:val="center"/>
      </w:pPr>
    </w:p>
    <w:p w14:paraId="68A0F4BA" w14:textId="01D96FCF" w:rsidR="00FB54F2" w:rsidRDefault="00FB54F2" w:rsidP="00300A2E">
      <w:pPr>
        <w:jc w:val="center"/>
      </w:pPr>
    </w:p>
    <w:p w14:paraId="0DA3071C" w14:textId="15581FEB" w:rsidR="00FB54F2" w:rsidRDefault="008468A0" w:rsidP="00300A2E">
      <w:pPr>
        <w:jc w:val="center"/>
      </w:pPr>
      <w:r>
        <w:rPr>
          <w:noProof/>
        </w:rPr>
        <w:lastRenderedPageBreak/>
        <mc:AlternateContent>
          <mc:Choice Requires="wpg">
            <w:drawing>
              <wp:anchor distT="0" distB="0" distL="114300" distR="114300" simplePos="0" relativeHeight="251697664" behindDoc="0" locked="0" layoutInCell="1" allowOverlap="1" wp14:anchorId="70CD3749" wp14:editId="792FE620">
                <wp:simplePos x="1047750" y="904875"/>
                <wp:positionH relativeFrom="margin">
                  <wp:align>center</wp:align>
                </wp:positionH>
                <wp:positionV relativeFrom="margin">
                  <wp:align>center</wp:align>
                </wp:positionV>
                <wp:extent cx="6386513" cy="3609975"/>
                <wp:effectExtent l="19050" t="0" r="0" b="9525"/>
                <wp:wrapSquare wrapText="bothSides"/>
                <wp:docPr id="3" name="Gruppe 3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6386513" cy="3609975"/>
                          <a:chOff x="0" y="0"/>
                          <a:chExt cx="3477895" cy="1804670"/>
                        </a:xfrm>
                      </wpg:grpSpPr>
                      <wps:wsp>
                        <wps:cNvPr id="6" name="Hjerte 6"/>
                        <wps:cNvSpPr/>
                        <wps:spPr>
                          <a:xfrm>
                            <a:off x="0" y="704850"/>
                            <a:ext cx="466725" cy="409575"/>
                          </a:xfrm>
                          <a:prstGeom prst="heart">
                            <a:avLst/>
                          </a:prstGeom>
                        </wps:spPr>
                        <wps:style>
                          <a:lnRef idx="2">
                            <a:schemeClr val="accent1">
                              <a:shade val="50000"/>
                            </a:schemeClr>
                          </a:lnRef>
                          <a:fillRef idx="1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lt1"/>
                          </a:fontRef>
                        </wps:style>
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pic:pic xmlns:pic="http://schemas.openxmlformats.org/drawingml/2006/picture">
                        <pic:nvPicPr>
                          <pic:cNvPr id="15" name="Bilde 15"/>
                          <pic:cNvPicPr>
                            <a:picLocks noChangeAspect="1"/>
                          </pic:cNvPicPr>
                        </pic:nvPicPr>
                        <pic:blipFill>
                          <a:blip r:embed="rId13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2181225" y="0"/>
                            <a:ext cx="506095" cy="433070"/>
                          </a:xfrm>
                          <a:prstGeom prst="rect">
                            <a:avLst/>
                          </a:prstGeom>
                          <a:noFill/>
                        </pic:spPr>
                      </pic:pic>
                      <pic:pic xmlns:pic="http://schemas.openxmlformats.org/drawingml/2006/picture">
                        <pic:nvPicPr>
                          <pic:cNvPr id="11" name="Bilde 11"/>
                          <pic:cNvPicPr>
                            <a:picLocks noChangeAspect="1"/>
                          </pic:cNvPicPr>
                        </pic:nvPicPr>
                        <pic:blipFill>
                          <a:blip r:embed="rId13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2971800" y="609600"/>
                            <a:ext cx="506095" cy="433070"/>
                          </a:xfrm>
                          <a:prstGeom prst="rect">
                            <a:avLst/>
                          </a:prstGeom>
                          <a:noFill/>
                        </pic:spPr>
                      </pic:pic>
                      <pic:pic xmlns:pic="http://schemas.openxmlformats.org/drawingml/2006/picture">
                        <pic:nvPicPr>
                          <pic:cNvPr id="13" name="Bilde 13"/>
                          <pic:cNvPicPr>
                            <a:picLocks noChangeAspect="1"/>
                          </pic:cNvPicPr>
                        </pic:nvPicPr>
                        <pic:blipFill>
                          <a:blip r:embed="rId13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361950" y="1371600"/>
                            <a:ext cx="506095" cy="433070"/>
                          </a:xfrm>
                          <a:prstGeom prst="rect">
                            <a:avLst/>
                          </a:prstGeom>
                          <a:noFill/>
                        </pic:spPr>
                      </pic:pic>
                      <pic:pic xmlns:pic="http://schemas.openxmlformats.org/drawingml/2006/picture">
                        <pic:nvPicPr>
                          <pic:cNvPr id="12" name="Bilde 12"/>
                          <pic:cNvPicPr>
                            <a:picLocks noChangeAspect="1"/>
                          </pic:cNvPicPr>
                        </pic:nvPicPr>
                        <pic:blipFill>
                          <a:blip r:embed="rId13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2181225" y="609600"/>
                            <a:ext cx="506095" cy="433070"/>
                          </a:xfrm>
                          <a:prstGeom prst="rect">
                            <a:avLst/>
                          </a:prstGeom>
                          <a:noFill/>
                        </pic:spPr>
                      </pic:pic>
                      <pic:pic xmlns:pic="http://schemas.openxmlformats.org/drawingml/2006/picture">
                        <pic:nvPicPr>
                          <pic:cNvPr id="8" name="Bilde 8"/>
                          <pic:cNvPicPr>
                            <a:picLocks noChangeAspect="1"/>
                          </pic:cNvPicPr>
                        </pic:nvPicPr>
                        <pic:blipFill>
                          <a:blip r:embed="rId13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2971800" y="0"/>
                            <a:ext cx="506095" cy="433070"/>
                          </a:xfrm>
                          <a:prstGeom prst="rect">
                            <a:avLst/>
                          </a:prstGeom>
                          <a:noFill/>
                        </pic:spPr>
                      </pic:pic>
                      <pic:pic xmlns:pic="http://schemas.openxmlformats.org/drawingml/2006/picture">
                        <pic:nvPicPr>
                          <pic:cNvPr id="10" name="Bilde 10"/>
                          <pic:cNvPicPr>
                            <a:picLocks noChangeAspect="1"/>
                          </pic:cNvPicPr>
                        </pic:nvPicPr>
                        <pic:blipFill>
                          <a:blip r:embed="rId13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733425" y="4763"/>
                            <a:ext cx="506095" cy="433070"/>
                          </a:xfrm>
                          <a:prstGeom prst="rect">
                            <a:avLst/>
                          </a:prstGeom>
                          <a:noFill/>
                        </pic:spPr>
                      </pic:pic>
                      <pic:pic xmlns:pic="http://schemas.openxmlformats.org/drawingml/2006/picture">
                        <pic:nvPicPr>
                          <pic:cNvPr id="7" name="Bilde 7"/>
                          <pic:cNvPicPr>
                            <a:picLocks noChangeAspect="1"/>
                          </pic:cNvPicPr>
                        </pic:nvPicPr>
                        <pic:blipFill>
                          <a:blip r:embed="rId13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733425" y="685800"/>
                            <a:ext cx="506095" cy="433070"/>
                          </a:xfrm>
                          <a:prstGeom prst="rect">
                            <a:avLst/>
                          </a:prstGeom>
                          <a:noFill/>
                        </pic:spPr>
                      </pic:pic>
                      <pic:pic xmlns:pic="http://schemas.openxmlformats.org/drawingml/2006/picture">
                        <pic:nvPicPr>
                          <pic:cNvPr id="9" name="Bilde 9"/>
                          <pic:cNvPicPr>
                            <a:picLocks noChangeAspect="1"/>
                          </pic:cNvPicPr>
                        </pic:nvPicPr>
                        <pic:blipFill>
                          <a:blip r:embed="rId13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42863"/>
                            <a:ext cx="506095" cy="433070"/>
                          </a:xfrm>
                          <a:prstGeom prst="rect">
                            <a:avLst/>
                          </a:prstGeom>
                          <a:noFill/>
                        </pic:spPr>
                      </pic:pic>
                    </wpg:wg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group w14:anchorId="5B738D14" id="Gruppe 3" o:spid="_x0000_s1026" style="position:absolute;margin-left:0;margin-top:0;width:502.9pt;height:284.25pt;z-index:251697664;mso-position-horizontal:center;mso-position-horizontal-relative:margin;mso-position-vertical:center;mso-position-vertical-relative:margin;mso-width-relative:margin;mso-height-relative:margin" coordsize="34778,18046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">
                <v:shape id="Hjerte 6" o:spid="_x0000_s1027" style="position:absolute;top:7048;width:4667;height:4096;visibility:visible;mso-wrap-style:square;v-text-anchor:middle" coordsize="466725,409575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" path="m233363,102394v97234,-238919,476448,,,307181c-243086,102394,136128,-136525,233363,102394xe" fillcolor="#4f81bd [3204]" strokecolor="#243f60 [1604]" strokeweight="2pt">
                  <v:path arrowok="t" o:connecttype="custom" o:connectlocs="233363,102394;233363,409575;233363,102394" o:connectangles="0,0,0"/>
                </v:shape>
                <v:shapetype id="_x0000_t75" coordsize="21600,21600" o:spt="75" o:preferrelative="t" path="m@4@5l@4@11@9@11@9@5xe" filled="f" stroked="f">
                  <v:stroke joinstyle="miter"/>
                  <v:formulas>
                    <v:f eqn="if lineDrawn pixelLineWidth 0"/>
                    <v:f eqn="sum @0 1 0"/>
                    <v:f eqn="sum 0 0 @1"/>
                    <v:f eqn="prod @2 1 2"/>
                    <v:f eqn="prod @3 21600 pixelWidth"/>
                    <v:f eqn="prod @3 21600 pixelHeight"/>
                    <v:f eqn="sum @0 0 1"/>
                    <v:f eqn="prod @6 1 2"/>
                    <v:f eqn="prod @7 21600 pixelWidth"/>
                    <v:f eqn="sum @8 21600 0"/>
                    <v:f eqn="prod @7 21600 pixelHeight"/>
                    <v:f eqn="sum @10 21600 0"/>
                  </v:formulas>
                  <v:path o:extrusionok="f" gradientshapeok="t" o:connecttype="rect"/>
                  <o:lock v:ext="edit" aspectratio="t"/>
                </v:shapetype>
                <v:shape id="Bilde 15" o:spid="_x0000_s1028" type="#_x0000_t75" style="position:absolute;left:21812;width:5061;height:4330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">
                  <v:imagedata r:id="rId14" o:title=""/>
                </v:shape>
                <v:shape id="Bilde 11" o:spid="_x0000_s1029" type="#_x0000_t75" style="position:absolute;left:29718;top:6096;width:5060;height:4330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">
                  <v:imagedata r:id="rId14" o:title=""/>
                </v:shape>
                <v:shape id="Bilde 13" o:spid="_x0000_s1030" type="#_x0000_t75" style="position:absolute;left:3619;top:13716;width:5061;height:4330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">
                  <v:imagedata r:id="rId14" o:title=""/>
                </v:shape>
                <v:shape id="Bilde 12" o:spid="_x0000_s1031" type="#_x0000_t75" style="position:absolute;left:21812;top:6096;width:5061;height:4330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">
                  <v:imagedata r:id="rId14" o:title=""/>
                </v:shape>
                <v:shape id="Bilde 8" o:spid="_x0000_s1032" type="#_x0000_t75" style="position:absolute;left:29718;width:5060;height:4330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">
                  <v:imagedata r:id="rId14" o:title=""/>
                </v:shape>
                <v:shape id="Bilde 10" o:spid="_x0000_s1033" type="#_x0000_t75" style="position:absolute;left:7334;top:47;width:5061;height:4331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">
                  <v:imagedata r:id="rId14" o:title=""/>
                </v:shape>
                <v:shape id="Bilde 7" o:spid="_x0000_s1034" type="#_x0000_t75" style="position:absolute;left:7334;top:6858;width:5061;height:4330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">
                  <v:imagedata r:id="rId14" o:title=""/>
                </v:shape>
                <v:shape id="Bilde 9" o:spid="_x0000_s1035" type="#_x0000_t75" style="position:absolute;top:428;width:5060;height:4331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">
                  <v:imagedata r:id="rId14" o:title=""/>
                </v:shape>
                <w10:wrap type="square" anchorx="margin" anchory="margin"/>
              </v:group>
            </w:pict>
          </mc:Fallback>
        </mc:AlternateContent>
      </w:r>
    </w:p>
    <w:p w14:paraId="3AC34C61" w14:textId="7B81F37F" w:rsidR="00FB54F2" w:rsidRDefault="00FB54F2" w:rsidP="00300A2E">
      <w:pPr>
        <w:jc w:val="center"/>
      </w:pPr>
    </w:p>
    <w:p w14:paraId="0A611CDD" w14:textId="70B28B7A" w:rsidR="00FB54F2" w:rsidRDefault="00FB54F2" w:rsidP="00300A2E">
      <w:pPr>
        <w:jc w:val="center"/>
      </w:pPr>
    </w:p>
    <w:p w14:paraId="061018E0" w14:textId="25415592" w:rsidR="00FB54F2" w:rsidRDefault="00FB54F2" w:rsidP="00300A2E">
      <w:pPr>
        <w:jc w:val="center"/>
      </w:pPr>
    </w:p>
    <w:p w14:paraId="64A0122D" w14:textId="12023DB2" w:rsidR="00FB54F2" w:rsidRDefault="00FB54F2" w:rsidP="00300A2E">
      <w:pPr>
        <w:jc w:val="center"/>
      </w:pPr>
    </w:p>
    <w:p w14:paraId="4137F8DE" w14:textId="27A45B36" w:rsidR="00FB54F2" w:rsidRDefault="007840C8" w:rsidP="007840C8">
      <w:pPr>
        <w:tabs>
          <w:tab w:val="left" w:pos="6465"/>
          <w:tab w:val="center" w:pos="7002"/>
        </w:tabs>
      </w:pPr>
      <w:r>
        <w:tab/>
      </w:r>
    </w:p>
    <w:p w14:paraId="6033640A" w14:textId="7786BF12" w:rsidR="00FB54F2" w:rsidRDefault="00FB54F2" w:rsidP="00300A2E">
      <w:pPr>
        <w:jc w:val="center"/>
      </w:pPr>
    </w:p>
    <w:p w14:paraId="29DD7CE9" w14:textId="310DB789" w:rsidR="00FB54F2" w:rsidRDefault="00FB54F2" w:rsidP="00300A2E">
      <w:pPr>
        <w:jc w:val="center"/>
      </w:pPr>
    </w:p>
    <w:p w14:paraId="7646C1C8" w14:textId="13850CA5" w:rsidR="00FB54F2" w:rsidRDefault="00FB54F2" w:rsidP="00300A2E">
      <w:pPr>
        <w:jc w:val="center"/>
      </w:pPr>
    </w:p>
    <w:p w14:paraId="7242DA80" w14:textId="39CEBC50" w:rsidR="00FB54F2" w:rsidRDefault="00322A27" w:rsidP="00300A2E">
      <w:pPr>
        <w:jc w:val="center"/>
      </w:pPr>
      <w:r w:rsidRPr="00322A27">
        <w:rPr>
          <w:noProof/>
        </w:rPr>
        <w:lastRenderedPageBreak/>
        <w:drawing>
          <wp:inline distT="0" distB="0" distL="0" distR="0" wp14:anchorId="0002C982" wp14:editId="44875BE8">
            <wp:extent cx="8892540" cy="5577205"/>
            <wp:effectExtent l="0" t="0" r="3810" b="4445"/>
            <wp:docPr id="14" name="Bilde 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5"/>
                    <a:stretch>
                      <a:fillRect/>
                    </a:stretch>
                  </pic:blipFill>
                  <pic:spPr>
                    <a:xfrm>
                      <a:off x="0" y="0"/>
                      <a:ext cx="8892540" cy="557720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="00C06802">
        <w:rPr>
          <w:noProof/>
        </w:rPr>
        <w:lastRenderedPageBreak/>
        <mc:AlternateContent>
          <mc:Choice Requires="wpi">
            <w:drawing>
              <wp:anchor distT="0" distB="0" distL="114300" distR="114300" simplePos="0" relativeHeight="251698688" behindDoc="0" locked="0" layoutInCell="1" allowOverlap="1" wp14:anchorId="692E89EB" wp14:editId="75DAE2DB">
                <wp:simplePos x="0" y="0"/>
                <wp:positionH relativeFrom="column">
                  <wp:posOffset>7315412</wp:posOffset>
                </wp:positionH>
                <wp:positionV relativeFrom="paragraph">
                  <wp:posOffset>5328370</wp:posOffset>
                </wp:positionV>
                <wp:extent cx="913320" cy="302400"/>
                <wp:effectExtent l="114300" t="114300" r="134620" b="154940"/>
                <wp:wrapNone/>
                <wp:docPr id="17" name="Håndskrift 17"/>
                <wp:cNvGraphicFramePr/>
                <a:graphic xmlns:a="http://schemas.openxmlformats.org/drawingml/2006/main">
                  <a:graphicData uri="http://schemas.microsoft.com/office/word/2010/wordprocessingInk">
                    <w14:contentPart bwMode="auto" r:id="rId16">
                      <w14:nvContentPartPr>
                        <w14:cNvContentPartPr/>
                      </w14:nvContentPartPr>
                      <w14:xfrm>
                        <a:off x="0" y="0"/>
                        <a:ext cx="913320" cy="302400"/>
                      </w14:xfrm>
                    </w14:contentPart>
                  </a:graphicData>
                </a:graphic>
              </wp:anchor>
            </w:drawing>
          </mc:Choice>
          <mc:Fallback>
            <w:pict>
              <v:shape w14:anchorId="6DBD5B50" id="Håndskrift 17" o:spid="_x0000_s1026" type="#_x0000_t75" style="position:absolute;margin-left:571.05pt;margin-top:414.6pt;width:81.8pt;height:33.7pt;z-index:251698688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o:gfxdata="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">
                <v:imagedata r:id="rId17" o:title=""/>
              </v:shape>
            </w:pict>
          </mc:Fallback>
        </mc:AlternateContent>
      </w:r>
      <w:r w:rsidR="00C06802" w:rsidRPr="00C06802">
        <w:rPr>
          <w:noProof/>
        </w:rPr>
        <w:drawing>
          <wp:inline distT="0" distB="0" distL="0" distR="0" wp14:anchorId="75E872C1" wp14:editId="7187436E">
            <wp:extent cx="7629525" cy="5760720"/>
            <wp:effectExtent l="0" t="0" r="9525" b="0"/>
            <wp:docPr id="16" name="Bilde 1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8"/>
                    <a:stretch>
                      <a:fillRect/>
                    </a:stretch>
                  </pic:blipFill>
                  <pic:spPr>
                    <a:xfrm>
                      <a:off x="0" y="0"/>
                      <a:ext cx="7629525" cy="576072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8FB9CA7" w14:textId="77777777" w:rsidR="006F42AD" w:rsidRDefault="006F42AD" w:rsidP="006F42AD">
      <w:r>
        <w:lastRenderedPageBreak/>
        <w:t xml:space="preserve">Disse eksemplene har tre bilder i hver «streng» som vises i rekkefølge. Først A, deretter B og C til slutt. </w:t>
      </w:r>
      <w:r>
        <w:br/>
        <w:t>Spør elevene: Hvor mange prikker ser du? Hvordan ser du dem?</w:t>
      </w:r>
    </w:p>
    <w:p w14:paraId="47B585D7" w14:textId="77777777" w:rsidR="006F42AD" w:rsidRDefault="006F42AD" w:rsidP="006F42AD">
      <w:pPr>
        <w:pStyle w:val="Overskrift1"/>
      </w:pPr>
      <w:r>
        <w:t>Prikk-bilder som kan lages på magnettavle</w:t>
      </w:r>
    </w:p>
    <w:p w14:paraId="19DC5469" w14:textId="77777777" w:rsidR="006F42AD" w:rsidRDefault="006F42AD" w:rsidP="006F42AD">
      <w:pPr>
        <w:pStyle w:val="Overskrift2"/>
      </w:pPr>
      <w:r>
        <w:t>Tallet 4</w:t>
      </w:r>
    </w:p>
    <w:p w14:paraId="349F08AD" w14:textId="77777777" w:rsidR="006F42AD" w:rsidRDefault="006F42AD" w:rsidP="006F42AD">
      <w:r w:rsidRPr="0012427D">
        <w:rPr>
          <w:noProof/>
        </w:rPr>
        <w:drawing>
          <wp:inline distT="0" distB="0" distL="0" distR="0" wp14:anchorId="45A71151" wp14:editId="35503714">
            <wp:extent cx="6115050" cy="2219325"/>
            <wp:effectExtent l="0" t="0" r="0" b="9525"/>
            <wp:docPr id="19" name="Bilde 1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/>
                    <pic:cNvPicPr>
                      <a:picLocks noChangeAspect="1" noChangeArrowheads="1"/>
                    </pic:cNvPicPr>
                  </pic:nvPicPr>
                  <pic:blipFill>
                    <a:blip r:embed="rId1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115050" cy="221932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41CA818" w14:textId="77777777" w:rsidR="006F42AD" w:rsidRDefault="006F42AD" w:rsidP="006F42AD">
      <w:pPr>
        <w:pStyle w:val="Overskrift2"/>
      </w:pPr>
      <w:r>
        <w:lastRenderedPageBreak/>
        <w:t>Tallet 5</w:t>
      </w:r>
    </w:p>
    <w:p w14:paraId="6A6972FD" w14:textId="77777777" w:rsidR="006F42AD" w:rsidRDefault="006F42AD" w:rsidP="006F42AD">
      <w:r w:rsidRPr="0012427D">
        <w:rPr>
          <w:noProof/>
        </w:rPr>
        <w:drawing>
          <wp:inline distT="0" distB="0" distL="0" distR="0" wp14:anchorId="615DCE42" wp14:editId="66BEAB91">
            <wp:extent cx="6134100" cy="2428875"/>
            <wp:effectExtent l="0" t="0" r="0" b="9525"/>
            <wp:docPr id="20" name="Bilde 2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0"/>
                    <pic:cNvPicPr>
                      <a:picLocks noChangeAspect="1" noChangeArrowheads="1"/>
                    </pic:cNvPicPr>
                  </pic:nvPicPr>
                  <pic:blipFill>
                    <a:blip r:embed="rId2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 rot="10800000">
                      <a:off x="0" y="0"/>
                      <a:ext cx="6134100" cy="242887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A6D3EAE" w14:textId="77777777" w:rsidR="006F42AD" w:rsidRDefault="006F42AD" w:rsidP="006F42AD">
      <w:pPr>
        <w:pStyle w:val="Overskrift2"/>
      </w:pPr>
      <w:r>
        <w:t>Tallet 6</w:t>
      </w:r>
    </w:p>
    <w:p w14:paraId="7C0A9331" w14:textId="77777777" w:rsidR="006F42AD" w:rsidRDefault="006F42AD" w:rsidP="006F42AD">
      <w:r w:rsidRPr="0012427D">
        <w:rPr>
          <w:noProof/>
        </w:rPr>
        <w:drawing>
          <wp:inline distT="0" distB="0" distL="0" distR="0" wp14:anchorId="3BC8C19A" wp14:editId="1FB80850">
            <wp:extent cx="6305550" cy="2667000"/>
            <wp:effectExtent l="0" t="0" r="0" b="0"/>
            <wp:docPr id="21" name="Bilde 2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1"/>
                    <pic:cNvPicPr>
                      <a:picLocks noChangeAspect="1" noChangeArrowheads="1"/>
                    </pic:cNvPicPr>
                  </pic:nvPicPr>
                  <pic:blipFill>
                    <a:blip r:embed="rId2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305550" cy="2667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CBDB3EA" w14:textId="77777777" w:rsidR="006F42AD" w:rsidRDefault="006F42AD" w:rsidP="006F42AD">
      <w:pPr>
        <w:pStyle w:val="Overskrift2"/>
      </w:pPr>
      <w:r>
        <w:lastRenderedPageBreak/>
        <w:t>Tallet 7</w:t>
      </w:r>
    </w:p>
    <w:p w14:paraId="54ABEE40" w14:textId="3D9C5243" w:rsidR="006F42AD" w:rsidRDefault="006F42AD" w:rsidP="006F42AD">
      <w:r w:rsidRPr="0012427D">
        <w:rPr>
          <w:noProof/>
        </w:rPr>
        <w:drawing>
          <wp:inline distT="0" distB="0" distL="0" distR="0" wp14:anchorId="7223B6F5" wp14:editId="1B44B17E">
            <wp:extent cx="5724525" cy="1993361"/>
            <wp:effectExtent l="0" t="0" r="0" b="6985"/>
            <wp:docPr id="22" name="Bilde 2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2"/>
                    <pic:cNvPicPr>
                      <a:picLocks noChangeAspect="1" noChangeArrowheads="1"/>
                    </pic:cNvPicPr>
                  </pic:nvPicPr>
                  <pic:blipFill>
                    <a:blip r:embed="rId2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38040" cy="199806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2DFE9B6" w14:textId="77777777" w:rsidR="006F42AD" w:rsidRDefault="006F42AD" w:rsidP="006F42AD">
      <w:pPr>
        <w:pStyle w:val="Overskrift2"/>
      </w:pPr>
      <w:r>
        <w:t>Tallet 8</w:t>
      </w:r>
    </w:p>
    <w:p w14:paraId="4315CA80" w14:textId="77777777" w:rsidR="006F42AD" w:rsidRDefault="006F42AD" w:rsidP="006F42AD">
      <w:r w:rsidRPr="005941EA">
        <w:rPr>
          <w:noProof/>
        </w:rPr>
        <w:drawing>
          <wp:inline distT="0" distB="0" distL="0" distR="0" wp14:anchorId="200722D6" wp14:editId="6140605B">
            <wp:extent cx="5662612" cy="2681853"/>
            <wp:effectExtent l="0" t="0" r="0" b="4445"/>
            <wp:docPr id="23" name="Bilde 2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3"/>
                    <pic:cNvPicPr>
                      <a:picLocks noChangeAspect="1" noChangeArrowheads="1"/>
                    </pic:cNvPicPr>
                  </pic:nvPicPr>
                  <pic:blipFill>
                    <a:blip r:embed="rId2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676091" cy="268823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606731B" w14:textId="77777777" w:rsidR="006F42AD" w:rsidRDefault="006F42AD" w:rsidP="006F42AD">
      <w:pPr>
        <w:pStyle w:val="Overskrift2"/>
      </w:pPr>
      <w:r>
        <w:lastRenderedPageBreak/>
        <w:t>Tallet 9</w:t>
      </w:r>
    </w:p>
    <w:p w14:paraId="307AAE26" w14:textId="77777777" w:rsidR="006F42AD" w:rsidRDefault="006F42AD" w:rsidP="006F42AD">
      <w:r w:rsidRPr="005941EA">
        <w:rPr>
          <w:noProof/>
        </w:rPr>
        <w:drawing>
          <wp:inline distT="0" distB="0" distL="0" distR="0" wp14:anchorId="6B18ED2C" wp14:editId="37E95E20">
            <wp:extent cx="5814729" cy="2490787"/>
            <wp:effectExtent l="0" t="0" r="0" b="5080"/>
            <wp:docPr id="24" name="Bilde 2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4"/>
                    <pic:cNvPicPr>
                      <a:picLocks noChangeAspect="1" noChangeArrowheads="1"/>
                    </pic:cNvPicPr>
                  </pic:nvPicPr>
                  <pic:blipFill>
                    <a:blip r:embed="rId2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817711" cy="249206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D77AB63" w14:textId="77777777" w:rsidR="006F42AD" w:rsidRDefault="006F42AD" w:rsidP="006F42AD">
      <w:pPr>
        <w:pStyle w:val="Overskrift2"/>
      </w:pPr>
      <w:r>
        <w:t>Tallet 10</w:t>
      </w:r>
    </w:p>
    <w:p w14:paraId="22F6EF06" w14:textId="77777777" w:rsidR="006F42AD" w:rsidRDefault="006F42AD" w:rsidP="006F42AD">
      <w:r w:rsidRPr="005941EA">
        <w:rPr>
          <w:noProof/>
        </w:rPr>
        <w:drawing>
          <wp:inline distT="0" distB="0" distL="0" distR="0" wp14:anchorId="27D7CC6F" wp14:editId="62D34F3A">
            <wp:extent cx="5848350" cy="2287355"/>
            <wp:effectExtent l="0" t="0" r="0" b="0"/>
            <wp:docPr id="25" name="Bilde 2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5"/>
                    <pic:cNvPicPr>
                      <a:picLocks noChangeAspect="1" noChangeArrowheads="1"/>
                    </pic:cNvPicPr>
                  </pic:nvPicPr>
                  <pic:blipFill>
                    <a:blip r:embed="rId2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854926" cy="228992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63C8EF8" w14:textId="77777777" w:rsidR="006F42AD" w:rsidRDefault="006F42AD" w:rsidP="006F42AD"/>
    <w:p w14:paraId="0C45BF7A" w14:textId="77777777" w:rsidR="006F42AD" w:rsidRDefault="006F42AD" w:rsidP="006F42AD">
      <w:pPr>
        <w:pStyle w:val="Overskrift1"/>
      </w:pPr>
      <w:r>
        <w:lastRenderedPageBreak/>
        <w:t>Kvikkbilder i femmer-ramme og tier-ramme</w:t>
      </w:r>
    </w:p>
    <w:p w14:paraId="6ACF56B4" w14:textId="77777777" w:rsidR="006F42AD" w:rsidRDefault="006F42AD" w:rsidP="006F42AD"/>
    <w:p w14:paraId="2F3E17C0" w14:textId="77777777" w:rsidR="006F42AD" w:rsidRDefault="006F42AD" w:rsidP="006F42AD">
      <w:pPr>
        <w:pStyle w:val="Overskrift2"/>
      </w:pPr>
      <w:r>
        <w:t>Tallet 3</w:t>
      </w:r>
    </w:p>
    <w:p w14:paraId="7C21EB00" w14:textId="77777777" w:rsidR="006F42AD" w:rsidRDefault="006F42AD" w:rsidP="006F42AD">
      <w:r w:rsidRPr="005941EA">
        <w:rPr>
          <w:noProof/>
        </w:rPr>
        <w:drawing>
          <wp:inline distT="0" distB="0" distL="0" distR="0" wp14:anchorId="20709522" wp14:editId="0F646B06">
            <wp:extent cx="4591050" cy="1435128"/>
            <wp:effectExtent l="0" t="0" r="0" b="0"/>
            <wp:docPr id="26" name="Bilde 2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6"/>
                    <pic:cNvPicPr>
                      <a:picLocks noChangeAspect="1" noChangeArrowheads="1"/>
                    </pic:cNvPicPr>
                  </pic:nvPicPr>
                  <pic:blipFill>
                    <a:blip r:embed="rId2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629260" cy="144707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C415F6D" w14:textId="77777777" w:rsidR="006F42AD" w:rsidRDefault="006F42AD" w:rsidP="006F42AD">
      <w:pPr>
        <w:pStyle w:val="Overskrift2"/>
      </w:pPr>
      <w:r>
        <w:t>Tallet 4</w:t>
      </w:r>
    </w:p>
    <w:p w14:paraId="32F6BF53" w14:textId="77777777" w:rsidR="006F42AD" w:rsidRDefault="006F42AD" w:rsidP="006F42AD">
      <w:r w:rsidRPr="005941EA">
        <w:rPr>
          <w:noProof/>
        </w:rPr>
        <w:drawing>
          <wp:inline distT="0" distB="0" distL="0" distR="0" wp14:anchorId="5A6701EE" wp14:editId="33AF6B81">
            <wp:extent cx="3578665" cy="2881312"/>
            <wp:effectExtent l="0" t="0" r="3175" b="0"/>
            <wp:docPr id="27" name="Bilde 2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8"/>
                    <pic:cNvPicPr>
                      <a:picLocks noChangeAspect="1" noChangeArrowheads="1"/>
                    </pic:cNvPicPr>
                  </pic:nvPicPr>
                  <pic:blipFill>
                    <a:blip r:embed="rId2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602296" cy="290033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F16AE1E" w14:textId="77777777" w:rsidR="006F42AD" w:rsidRDefault="006F42AD" w:rsidP="006F42AD">
      <w:pPr>
        <w:pStyle w:val="Overskrift2"/>
      </w:pPr>
      <w:r>
        <w:lastRenderedPageBreak/>
        <w:t>Tallet 5</w:t>
      </w:r>
    </w:p>
    <w:p w14:paraId="64227C01" w14:textId="77777777" w:rsidR="006F42AD" w:rsidRDefault="006F42AD" w:rsidP="006F42AD">
      <w:r w:rsidRPr="005941EA">
        <w:rPr>
          <w:noProof/>
        </w:rPr>
        <w:drawing>
          <wp:inline distT="0" distB="0" distL="0" distR="0" wp14:anchorId="77BE982E" wp14:editId="49B29167">
            <wp:extent cx="5157602" cy="2176462"/>
            <wp:effectExtent l="0" t="0" r="5080" b="0"/>
            <wp:docPr id="28" name="Bilde 2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9"/>
                    <pic:cNvPicPr>
                      <a:picLocks noChangeAspect="1" noChangeArrowheads="1"/>
                    </pic:cNvPicPr>
                  </pic:nvPicPr>
                  <pic:blipFill>
                    <a:blip r:embed="rId2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 rot="10800000">
                      <a:off x="0" y="0"/>
                      <a:ext cx="5170979" cy="218210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9FC1AAB" w14:textId="77777777" w:rsidR="006F42AD" w:rsidRDefault="006F42AD" w:rsidP="006F42AD"/>
    <w:p w14:paraId="7797BF99" w14:textId="77777777" w:rsidR="006F42AD" w:rsidRDefault="006F42AD" w:rsidP="006F42AD">
      <w:pPr>
        <w:pStyle w:val="Overskrift2"/>
      </w:pPr>
      <w:r>
        <w:t>Tallet 6</w:t>
      </w:r>
    </w:p>
    <w:p w14:paraId="139E5A9A" w14:textId="77777777" w:rsidR="006F42AD" w:rsidRDefault="006F42AD" w:rsidP="006F42AD">
      <w:r w:rsidRPr="005941EA">
        <w:rPr>
          <w:noProof/>
        </w:rPr>
        <w:drawing>
          <wp:inline distT="0" distB="0" distL="0" distR="0" wp14:anchorId="08446D01" wp14:editId="799D2308">
            <wp:extent cx="5167312" cy="2191003"/>
            <wp:effectExtent l="0" t="0" r="0" b="0"/>
            <wp:docPr id="29" name="Bilde 2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0"/>
                    <pic:cNvPicPr>
                      <a:picLocks noChangeAspect="1" noChangeArrowheads="1"/>
                    </pic:cNvPicPr>
                  </pic:nvPicPr>
                  <pic:blipFill>
                    <a:blip r:embed="rId2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180240" cy="219648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D068FE6" w14:textId="77777777" w:rsidR="006F42AD" w:rsidRDefault="006F42AD" w:rsidP="006F42AD">
      <w:pPr>
        <w:pStyle w:val="Overskrift2"/>
      </w:pPr>
      <w:r>
        <w:lastRenderedPageBreak/>
        <w:t>Tallet 7</w:t>
      </w:r>
    </w:p>
    <w:p w14:paraId="3FCB4F1C" w14:textId="77777777" w:rsidR="006F42AD" w:rsidRDefault="006F42AD" w:rsidP="006F42AD">
      <w:r w:rsidRPr="005941EA">
        <w:rPr>
          <w:noProof/>
        </w:rPr>
        <w:drawing>
          <wp:inline distT="0" distB="0" distL="0" distR="0" wp14:anchorId="29E7AECF" wp14:editId="1B0BE015">
            <wp:extent cx="5240852" cy="2443162"/>
            <wp:effectExtent l="0" t="0" r="0" b="0"/>
            <wp:docPr id="30" name="Bilde 3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1"/>
                    <pic:cNvPicPr>
                      <a:picLocks noChangeAspect="1" noChangeArrowheads="1"/>
                    </pic:cNvPicPr>
                  </pic:nvPicPr>
                  <pic:blipFill>
                    <a:blip r:embed="rId3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 rot="10800000">
                      <a:off x="0" y="0"/>
                      <a:ext cx="5258279" cy="245128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5A6B5DE" w14:textId="77777777" w:rsidR="006F42AD" w:rsidRDefault="006F42AD" w:rsidP="006F42AD">
      <w:pPr>
        <w:pStyle w:val="Overskrift2"/>
      </w:pPr>
      <w:r>
        <w:lastRenderedPageBreak/>
        <w:t>Hvor mange flere trenger du for å lage 10?</w:t>
      </w:r>
    </w:p>
    <w:p w14:paraId="179BF78B" w14:textId="77777777" w:rsidR="006F42AD" w:rsidRDefault="006F42AD" w:rsidP="006F42AD">
      <w:r w:rsidRPr="00F66705">
        <w:rPr>
          <w:noProof/>
        </w:rPr>
        <w:drawing>
          <wp:inline distT="0" distB="0" distL="0" distR="0" wp14:anchorId="3E3CF76C" wp14:editId="43ECBD1B">
            <wp:extent cx="6172200" cy="5019675"/>
            <wp:effectExtent l="0" t="0" r="0" b="9525"/>
            <wp:docPr id="18" name="Bilde 1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2"/>
                    <pic:cNvPicPr>
                      <a:picLocks noChangeAspect="1" noChangeArrowheads="1"/>
                    </pic:cNvPicPr>
                  </pic:nvPicPr>
                  <pic:blipFill>
                    <a:blip r:embed="rId3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172200" cy="501967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0BC7F08" w14:textId="77777777" w:rsidR="007802B4" w:rsidRDefault="007802B4" w:rsidP="006F42AD"/>
    <w:p w14:paraId="55744691" w14:textId="62B1F979" w:rsidR="006F42AD" w:rsidRDefault="006F42AD" w:rsidP="006F42AD">
      <w:r>
        <w:lastRenderedPageBreak/>
        <w:t xml:space="preserve">Alle disse er hentet fra: </w:t>
      </w:r>
      <w:r>
        <w:fldChar w:fldCharType="begin"/>
      </w:r>
      <w:r>
        <w:instrText xml:space="preserve"> ADDIN EN.CITE &lt;EndNote&gt;&lt;Cite Hidden="1"&gt;&lt;Author&gt;Parrish&lt;/Author&gt;&lt;Year&gt;2010&lt;/Year&gt;&lt;RecNum&gt;600&lt;/RecNum&gt;&lt;record&gt;&lt;rec-number&gt;600&lt;/rec-number&gt;&lt;foreign-keys&gt;&lt;key app="EN" db-id="2dzz59z5zda99ue255ix29s5rfrtz9st9ddp" timestamp="1600764251"&gt;600&lt;/key&gt;&lt;/foreign-keys&gt;&lt;ref-type name="Book"&gt;6&lt;/ref-type&gt;&lt;contributors&gt;&lt;authors&gt;&lt;author&gt;Parrish, Sherry&lt;/author&gt;&lt;/authors&gt;&lt;/contributors&gt;&lt;titles&gt;&lt;title&gt;Number talks: Helping children build mental math and computation strategies, grades K-5&lt;/title&gt;&lt;/titles&gt;&lt;dates&gt;&lt;year&gt;2010&lt;/year&gt;&lt;/dates&gt;&lt;publisher&gt;Math Solutions&lt;/publisher&gt;&lt;isbn&gt;1935099116&lt;/isbn&gt;&lt;urls&gt;&lt;/urls&gt;&lt;/record&gt;&lt;/Cite&gt;&lt;/EndNote&gt;</w:instrText>
      </w:r>
      <w:r>
        <w:fldChar w:fldCharType="end"/>
      </w:r>
    </w:p>
    <w:p w14:paraId="68C415EB" w14:textId="77777777" w:rsidR="006F42AD" w:rsidRDefault="006F42AD" w:rsidP="006F42AD">
      <w:pPr>
        <w:pStyle w:val="EndNoteBibliography"/>
        <w:ind w:left="720" w:hanging="720"/>
      </w:pPr>
      <w:r>
        <w:fldChar w:fldCharType="begin"/>
      </w:r>
      <w:r>
        <w:instrText xml:space="preserve"> ADDIN EN.REFLIST </w:instrText>
      </w:r>
      <w:r>
        <w:fldChar w:fldCharType="separate"/>
      </w:r>
      <w:r w:rsidRPr="00F66705">
        <w:t xml:space="preserve">Parrish, S. (2010). </w:t>
      </w:r>
      <w:r w:rsidRPr="00F66705">
        <w:rPr>
          <w:i/>
        </w:rPr>
        <w:t>Number talks: Helping children build mental math and computation strategies, grades K-5</w:t>
      </w:r>
      <w:r w:rsidRPr="00F66705">
        <w:t>: Math Solutions.</w:t>
      </w:r>
    </w:p>
    <w:p w14:paraId="4589D221" w14:textId="77777777" w:rsidR="006F42AD" w:rsidRDefault="006F42AD" w:rsidP="006F42AD">
      <w:pPr>
        <w:pStyle w:val="EndNoteBibliography"/>
        <w:ind w:left="720" w:hanging="720"/>
      </w:pPr>
    </w:p>
    <w:p w14:paraId="534F1C32" w14:textId="77777777" w:rsidR="006F42AD" w:rsidRDefault="006F42AD" w:rsidP="006F42AD">
      <w:pPr>
        <w:pStyle w:val="EndNoteBibliography"/>
        <w:ind w:left="720" w:hanging="720"/>
      </w:pPr>
    </w:p>
    <w:p w14:paraId="1CF98CB2" w14:textId="77777777" w:rsidR="006F42AD" w:rsidRDefault="006F42AD" w:rsidP="006F42AD">
      <w:r>
        <w:t>Disse to lenkene kan også være av interesse:</w:t>
      </w:r>
    </w:p>
    <w:p w14:paraId="2C975D09" w14:textId="77777777" w:rsidR="006F42AD" w:rsidRPr="00F66705" w:rsidRDefault="00214B42" w:rsidP="006F42AD">
      <w:pPr>
        <w:rPr>
          <w:noProof/>
        </w:rPr>
      </w:pPr>
      <w:hyperlink r:id="rId32" w:history="1">
        <w:r w:rsidR="006F42AD">
          <w:rPr>
            <w:rStyle w:val="Hyperkobling"/>
          </w:rPr>
          <w:t>https://www.matematikksenteret.no/kompetanseutvikling/mam/aktiviteter-og-filmer-i-mam/kvikkbilder</w:t>
        </w:r>
      </w:hyperlink>
    </w:p>
    <w:p w14:paraId="45D8E9FA" w14:textId="790AB390" w:rsidR="006F42AD" w:rsidRPr="00F66705" w:rsidRDefault="006F42AD" w:rsidP="006F42AD">
      <w:pPr>
        <w:rPr>
          <w:lang w:val="en-US"/>
        </w:rPr>
      </w:pPr>
      <w:r>
        <w:fldChar w:fldCharType="end"/>
      </w:r>
      <w:r w:rsidR="004127E7" w:rsidRPr="00F66705">
        <w:rPr>
          <w:lang w:val="en-US"/>
        </w:rPr>
        <w:t xml:space="preserve"> </w:t>
      </w:r>
    </w:p>
    <w:p w14:paraId="2D94EF24" w14:textId="77777777" w:rsidR="006F42AD" w:rsidRPr="00F66705" w:rsidRDefault="006F42AD" w:rsidP="006F42AD">
      <w:pPr>
        <w:rPr>
          <w:lang w:val="en-US"/>
        </w:rPr>
      </w:pPr>
    </w:p>
    <w:p w14:paraId="4B1B1B8F" w14:textId="77777777" w:rsidR="007B23F2" w:rsidRDefault="007B23F2" w:rsidP="00300A2E">
      <w:pPr>
        <w:jc w:val="center"/>
      </w:pPr>
    </w:p>
    <w:sectPr w:rsidR="007B23F2" w:rsidSect="00300A2E">
      <w:pgSz w:w="16838" w:h="11906" w:orient="landscape"/>
      <w:pgMar w:top="1417" w:right="1417" w:bottom="1417" w:left="1417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0D5A2C53" w14:textId="77777777" w:rsidR="00F116E5" w:rsidRDefault="00F116E5" w:rsidP="00D12E6A">
      <w:pPr>
        <w:spacing w:after="0" w:line="240" w:lineRule="auto"/>
      </w:pPr>
      <w:r>
        <w:separator/>
      </w:r>
    </w:p>
  </w:endnote>
  <w:endnote w:type="continuationSeparator" w:id="0">
    <w:p w14:paraId="120046CF" w14:textId="77777777" w:rsidR="00F116E5" w:rsidRDefault="00F116E5" w:rsidP="00D12E6A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0CE4279D" w14:textId="77777777" w:rsidR="00F116E5" w:rsidRDefault="00F116E5" w:rsidP="00D12E6A">
      <w:pPr>
        <w:spacing w:after="0" w:line="240" w:lineRule="auto"/>
      </w:pPr>
      <w:r>
        <w:separator/>
      </w:r>
    </w:p>
  </w:footnote>
  <w:footnote w:type="continuationSeparator" w:id="0">
    <w:p w14:paraId="00AAE614" w14:textId="77777777" w:rsidR="00F116E5" w:rsidRDefault="00F116E5" w:rsidP="00D12E6A">
      <w:pPr>
        <w:spacing w:after="0" w:line="240" w:lineRule="auto"/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00"/>
  <w:proofState w:spelling="clean" w:grammar="clean"/>
  <w:defaultTabStop w:val="708"/>
  <w:hyphenationZone w:val="425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2sLC0NDcyMjA3NTE2sjRQ0lEKTi0uzszPAykwqgUA0mstsywAAAA="/>
  </w:docVars>
  <w:rsids>
    <w:rsidRoot w:val="00300A2E"/>
    <w:rsid w:val="00071120"/>
    <w:rsid w:val="00214B42"/>
    <w:rsid w:val="00300A2E"/>
    <w:rsid w:val="00322A27"/>
    <w:rsid w:val="003B2301"/>
    <w:rsid w:val="004127E7"/>
    <w:rsid w:val="00414AE7"/>
    <w:rsid w:val="00422624"/>
    <w:rsid w:val="006F42AD"/>
    <w:rsid w:val="007802B4"/>
    <w:rsid w:val="007840C8"/>
    <w:rsid w:val="007B23F2"/>
    <w:rsid w:val="008468A0"/>
    <w:rsid w:val="00A52144"/>
    <w:rsid w:val="00BE76B1"/>
    <w:rsid w:val="00C0625D"/>
    <w:rsid w:val="00C06802"/>
    <w:rsid w:val="00D12E6A"/>
    <w:rsid w:val="00D91712"/>
    <w:rsid w:val="00E81374"/>
    <w:rsid w:val="00F116E5"/>
    <w:rsid w:val="00FB54F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nb-NO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,"/>
  <w:listSeparator w:val=";"/>
  <w14:docId w14:val="4514A071"/>
  <w15:docId w15:val="{20809C27-D8C7-43B3-A6F6-3DD6F94334B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2"/>
        <w:szCs w:val="22"/>
        <w:lang w:val="nb-NO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Overskrift1">
    <w:name w:val="heading 1"/>
    <w:basedOn w:val="Normal"/>
    <w:next w:val="Normal"/>
    <w:link w:val="Overskrift1Tegn"/>
    <w:uiPriority w:val="9"/>
    <w:qFormat/>
    <w:rsid w:val="006F42AD"/>
    <w:pPr>
      <w:keepNext/>
      <w:keepLines/>
      <w:spacing w:before="240" w:after="0" w:line="259" w:lineRule="auto"/>
      <w:outlineLvl w:val="0"/>
    </w:pPr>
    <w:rPr>
      <w:rFonts w:asciiTheme="majorHAnsi" w:eastAsiaTheme="majorEastAsia" w:hAnsiTheme="majorHAnsi" w:cstheme="majorBidi"/>
      <w:color w:val="365F91" w:themeColor="accent1" w:themeShade="BF"/>
      <w:sz w:val="32"/>
      <w:szCs w:val="32"/>
    </w:rPr>
  </w:style>
  <w:style w:type="paragraph" w:styleId="Overskrift2">
    <w:name w:val="heading 2"/>
    <w:basedOn w:val="Normal"/>
    <w:next w:val="Normal"/>
    <w:link w:val="Overskrift2Tegn"/>
    <w:uiPriority w:val="9"/>
    <w:unhideWhenUsed/>
    <w:qFormat/>
    <w:rsid w:val="006F42AD"/>
    <w:pPr>
      <w:keepNext/>
      <w:keepLines/>
      <w:spacing w:before="40" w:after="0" w:line="259" w:lineRule="auto"/>
      <w:outlineLvl w:val="1"/>
    </w:pPr>
    <w:rPr>
      <w:rFonts w:asciiTheme="majorHAnsi" w:eastAsiaTheme="majorEastAsia" w:hAnsiTheme="majorHAnsi" w:cstheme="majorBidi"/>
      <w:color w:val="365F91" w:themeColor="accent1" w:themeShade="BF"/>
      <w:sz w:val="26"/>
      <w:szCs w:val="26"/>
    </w:rPr>
  </w:style>
  <w:style w:type="character" w:default="1" w:styleId="Standardskriftforavsnitt">
    <w:name w:val="Default Paragraph Font"/>
    <w:uiPriority w:val="1"/>
    <w:semiHidden/>
    <w:unhideWhenUsed/>
  </w:style>
  <w:style w:type="table" w:default="1" w:styleId="Vanligtabel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Ingenliste">
    <w:name w:val="No List"/>
    <w:uiPriority w:val="99"/>
    <w:semiHidden/>
    <w:unhideWhenUsed/>
  </w:style>
  <w:style w:type="paragraph" w:styleId="Bobletekst">
    <w:name w:val="Balloon Text"/>
    <w:basedOn w:val="Normal"/>
    <w:link w:val="BobletekstTegn"/>
    <w:uiPriority w:val="99"/>
    <w:semiHidden/>
    <w:unhideWhenUsed/>
    <w:rsid w:val="00300A2E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obletekstTegn">
    <w:name w:val="Bobletekst Tegn"/>
    <w:basedOn w:val="Standardskriftforavsnitt"/>
    <w:link w:val="Bobletekst"/>
    <w:uiPriority w:val="99"/>
    <w:semiHidden/>
    <w:rsid w:val="00300A2E"/>
    <w:rPr>
      <w:rFonts w:ascii="Tahoma" w:hAnsi="Tahoma" w:cs="Tahoma"/>
      <w:sz w:val="16"/>
      <w:szCs w:val="16"/>
    </w:rPr>
  </w:style>
  <w:style w:type="character" w:customStyle="1" w:styleId="Overskrift1Tegn">
    <w:name w:val="Overskrift 1 Tegn"/>
    <w:basedOn w:val="Standardskriftforavsnitt"/>
    <w:link w:val="Overskrift1"/>
    <w:uiPriority w:val="9"/>
    <w:rsid w:val="006F42AD"/>
    <w:rPr>
      <w:rFonts w:asciiTheme="majorHAnsi" w:eastAsiaTheme="majorEastAsia" w:hAnsiTheme="majorHAnsi" w:cstheme="majorBidi"/>
      <w:color w:val="365F91" w:themeColor="accent1" w:themeShade="BF"/>
      <w:sz w:val="32"/>
      <w:szCs w:val="32"/>
    </w:rPr>
  </w:style>
  <w:style w:type="character" w:customStyle="1" w:styleId="Overskrift2Tegn">
    <w:name w:val="Overskrift 2 Tegn"/>
    <w:basedOn w:val="Standardskriftforavsnitt"/>
    <w:link w:val="Overskrift2"/>
    <w:uiPriority w:val="9"/>
    <w:rsid w:val="006F42AD"/>
    <w:rPr>
      <w:rFonts w:asciiTheme="majorHAnsi" w:eastAsiaTheme="majorEastAsia" w:hAnsiTheme="majorHAnsi" w:cstheme="majorBidi"/>
      <w:color w:val="365F91" w:themeColor="accent1" w:themeShade="BF"/>
      <w:sz w:val="26"/>
      <w:szCs w:val="26"/>
    </w:rPr>
  </w:style>
  <w:style w:type="paragraph" w:styleId="Tittel">
    <w:name w:val="Title"/>
    <w:basedOn w:val="Normal"/>
    <w:next w:val="Normal"/>
    <w:link w:val="TittelTegn"/>
    <w:uiPriority w:val="10"/>
    <w:qFormat/>
    <w:rsid w:val="006F42AD"/>
    <w:pPr>
      <w:spacing w:after="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telTegn">
    <w:name w:val="Tittel Tegn"/>
    <w:basedOn w:val="Standardskriftforavsnitt"/>
    <w:link w:val="Tittel"/>
    <w:uiPriority w:val="10"/>
    <w:rsid w:val="006F42AD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styleId="Hyperkobling">
    <w:name w:val="Hyperlink"/>
    <w:basedOn w:val="Standardskriftforavsnitt"/>
    <w:uiPriority w:val="99"/>
    <w:semiHidden/>
    <w:unhideWhenUsed/>
    <w:rsid w:val="006F42AD"/>
    <w:rPr>
      <w:color w:val="0000FF"/>
      <w:u w:val="single"/>
    </w:rPr>
  </w:style>
  <w:style w:type="paragraph" w:customStyle="1" w:styleId="EndNoteBibliography">
    <w:name w:val="EndNote Bibliography"/>
    <w:basedOn w:val="Normal"/>
    <w:link w:val="EndNoteBibliographyTegn"/>
    <w:rsid w:val="006F42AD"/>
    <w:pPr>
      <w:spacing w:after="160" w:line="240" w:lineRule="auto"/>
    </w:pPr>
    <w:rPr>
      <w:rFonts w:ascii="Calibri" w:hAnsi="Calibri" w:cs="Calibri"/>
      <w:noProof/>
      <w:lang w:val="en-US"/>
    </w:rPr>
  </w:style>
  <w:style w:type="character" w:customStyle="1" w:styleId="EndNoteBibliographyTegn">
    <w:name w:val="EndNote Bibliography Tegn"/>
    <w:basedOn w:val="Standardskriftforavsnitt"/>
    <w:link w:val="EndNoteBibliography"/>
    <w:rsid w:val="006F42AD"/>
    <w:rPr>
      <w:rFonts w:ascii="Calibri" w:hAnsi="Calibri" w:cs="Calibri"/>
      <w:noProof/>
      <w:lang w:val="en-US"/>
    </w:rPr>
  </w:style>
  <w:style w:type="character" w:styleId="Fulgthyperkobling">
    <w:name w:val="FollowedHyperlink"/>
    <w:basedOn w:val="Standardskriftforavsnitt"/>
    <w:uiPriority w:val="99"/>
    <w:semiHidden/>
    <w:unhideWhenUsed/>
    <w:rsid w:val="004127E7"/>
    <w:rPr>
      <w:color w:val="800080" w:themeColor="followed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1669421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21361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image" Target="media/image5.png"/><Relationship Id="rId18" Type="http://schemas.openxmlformats.org/officeDocument/2006/relationships/image" Target="media/image9.png"/><Relationship Id="rId26" Type="http://schemas.openxmlformats.org/officeDocument/2006/relationships/image" Target="media/image17.emf"/><Relationship Id="rId3" Type="http://schemas.openxmlformats.org/officeDocument/2006/relationships/customXml" Target="../customXml/item3.xml"/><Relationship Id="rId21" Type="http://schemas.openxmlformats.org/officeDocument/2006/relationships/image" Target="media/image12.emf"/><Relationship Id="rId34" Type="http://schemas.openxmlformats.org/officeDocument/2006/relationships/theme" Target="theme/theme1.xml"/><Relationship Id="rId7" Type="http://schemas.openxmlformats.org/officeDocument/2006/relationships/footnotes" Target="footnotes.xml"/><Relationship Id="rId12" Type="http://schemas.openxmlformats.org/officeDocument/2006/relationships/image" Target="media/image4.png"/><Relationship Id="rId17" Type="http://schemas.openxmlformats.org/officeDocument/2006/relationships/image" Target="media/image8.emf"/><Relationship Id="rId25" Type="http://schemas.openxmlformats.org/officeDocument/2006/relationships/image" Target="media/image16.emf"/><Relationship Id="rId33" Type="http://schemas.openxmlformats.org/officeDocument/2006/relationships/fontTable" Target="fontTable.xml"/><Relationship Id="rId2" Type="http://schemas.openxmlformats.org/officeDocument/2006/relationships/customXml" Target="../customXml/item2.xml"/><Relationship Id="rId16" Type="http://schemas.openxmlformats.org/officeDocument/2006/relationships/customXml" Target="ink/ink1.xml"/><Relationship Id="rId20" Type="http://schemas.openxmlformats.org/officeDocument/2006/relationships/image" Target="media/image11.emf"/><Relationship Id="rId29" Type="http://schemas.openxmlformats.org/officeDocument/2006/relationships/image" Target="media/image20.emf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image" Target="media/image3.png"/><Relationship Id="rId24" Type="http://schemas.openxmlformats.org/officeDocument/2006/relationships/image" Target="media/image15.emf"/><Relationship Id="rId32" Type="http://schemas.openxmlformats.org/officeDocument/2006/relationships/hyperlink" Target="https://www.matematikksenteret.no/kompetanseutvikling/mam/aktiviteter-og-filmer-i-mam/kvikkbilder" TargetMode="External"/><Relationship Id="rId5" Type="http://schemas.openxmlformats.org/officeDocument/2006/relationships/settings" Target="settings.xml"/><Relationship Id="rId15" Type="http://schemas.openxmlformats.org/officeDocument/2006/relationships/image" Target="media/image7.png"/><Relationship Id="rId23" Type="http://schemas.openxmlformats.org/officeDocument/2006/relationships/image" Target="media/image14.emf"/><Relationship Id="rId28" Type="http://schemas.openxmlformats.org/officeDocument/2006/relationships/image" Target="media/image19.emf"/><Relationship Id="rId10" Type="http://schemas.openxmlformats.org/officeDocument/2006/relationships/image" Target="media/image2.png"/><Relationship Id="rId19" Type="http://schemas.openxmlformats.org/officeDocument/2006/relationships/image" Target="media/image10.emf"/><Relationship Id="rId31" Type="http://schemas.openxmlformats.org/officeDocument/2006/relationships/image" Target="media/image22.emf"/><Relationship Id="rId4" Type="http://schemas.openxmlformats.org/officeDocument/2006/relationships/styles" Target="styles.xml"/><Relationship Id="rId9" Type="http://schemas.openxmlformats.org/officeDocument/2006/relationships/image" Target="media/image1.jpeg"/><Relationship Id="rId14" Type="http://schemas.openxmlformats.org/officeDocument/2006/relationships/image" Target="media/image6.png"/><Relationship Id="rId22" Type="http://schemas.openxmlformats.org/officeDocument/2006/relationships/image" Target="media/image13.emf"/><Relationship Id="rId27" Type="http://schemas.openxmlformats.org/officeDocument/2006/relationships/image" Target="media/image18.emf"/><Relationship Id="rId30" Type="http://schemas.openxmlformats.org/officeDocument/2006/relationships/image" Target="media/image21.emf"/></Relationships>
</file>

<file path=word/ink/ink1.xml><?xml version="1.0" encoding="utf-8"?>
<inkml:ink xmlns:inkml="http://www.w3.org/2003/InkML">
  <inkml:definitions>
    <inkml:context xml:id="ctx0">
      <inkml:inkSource xml:id="inkSrc0">
        <inkml:traceFormat>
          <inkml:channel name="X" type="integer" min="-2.14748E9" max="2.14748E9" units="cm"/>
          <inkml:channel name="Y" type="integer" min="-2.14748E9" max="2.14748E9" units="cm"/>
          <inkml:channel name="F" type="integer" max="32767" units="dev"/>
        </inkml:traceFormat>
        <inkml:channelProperties>
          <inkml:channelProperty channel="X" name="resolution" value="1000" units="1/cm"/>
          <inkml:channelProperty channel="Y" name="resolution" value="1000" units="1/cm"/>
          <inkml:channelProperty channel="F" name="resolution" value="0" units="1/dev"/>
        </inkml:channelProperties>
      </inkml:inkSource>
      <inkml:timestamp xml:id="ts0" timeString="2022-09-30T07:45:57.089"/>
    </inkml:context>
    <inkml:brush xml:id="br0">
      <inkml:brushProperty name="width" value="0.35" units="cm"/>
      <inkml:brushProperty name="height" value="0.35" units="cm"/>
      <inkml:brushProperty name="color" value="#FFFFFF"/>
    </inkml:brush>
  </inkml:definitions>
  <inkml:trace contextRef="#ctx0" brushRef="#br0">1561 400 24575,'-17'4'0,"-31"2"0,9-2 0,-84 12-10,-293 43-144,190-18-546,-364 56-1590,512-88 2278,57-8 12,21-1 0,0 0 0,0 0 0,0 0 0,0-1 0,1 1 0,-1 0 0,0 0 0,0 0 0,0 0 0,0 0 0,0 0 0,0 0 0,0 0 0,0 0 0,0 0 0,0-1 0,0 1 0,0 0 0,0 0 0,0 0 0,0 0 0,0 0 0,0 0 0,0 0 0,-1 0 0,1 0 0,0 0 0,0 0 0,0-1 0,0 1 0,0 0 0,0 0 0,0 0 0,0 0 0,0 0 0,0 0 0,0 0 0,0 0 0,0 0 0,0 0 0,-1 0 0,1 0 0,0 0 0,0 0 0,0 0 0,0 0 0,0 0 0,0 0 0,0 0 0,0 0 0,0 0 0,0 0 0,0 0 0,-1 0 0,1 0 0,0 0 0,0 0 0,0 0 0,0 0 0,0 0 0,0 0 0,0 0 0,0 0 0,0 0 0,0 0 0,-1 0 0,7-2 0,-1 0 0,0 0 0,12-3 0,46-9 2,72-7 0,71 4-60,-184 15 40,889-40-373,-4 32 422,-892 10-22,177 3 146,-151 1 664,-31-1-241,-9 1-216,-12 4-79,-1-2-267,0 0-1,0-1 1,-1-1 0,-22 6 0,-55 5 786,88-15-756,-202 16 395,-1-17-377,86-1-84,-159 18 0,43 24 20,38-6 0,0-15 0,184-19 0,10 0 0,-1 0 0,1 0 0,0 0 0,0 0 0,-1 1 0,1-1 0,0 1 0,-1 0 0,1 0 0,0 0 0,-5 2 0,8-3 0,-1 1 0,1-1 0,0 0 0,-1 0 0,1 1 0,0-1 0,0 0 0,-1 1 0,1-1 0,0 0 0,0 1 0,0-1 0,-1 0 0,1 1 0,0-1 0,0 1 0,0-1 0,0 0 0,0 1 0,0-1 0,0 1 0,0-1 0,0 1 0,0-1 0,0 0 0,0 1 0,0-1 0,0 1 0,0-1 0,0 0 0,0 1 0,0-1 0,1 1 0,-1-1 0,0 0 0,0 1 0,1-1 0,-1 1 0,14 12 0,-2-5 0,0 0 0,1-1 0,-1-1 0,2 0 0,-1 0 0,27 6 0,88 12 0,-32-12 0,0-4 0,162-8 0,-247-1 0,0 0 0,0 0 0,-1-1 0,17-5 0,-27 7 0,1 0 0,-1 0 0,1 0 0,-1 0 0,0-1 0,1 1 0,-1 0 0,1 0 0,-1 0 0,0-1 0,1 1 0,-1 0 0,0 0 0,1-1 0,-1 1 0,0 0 0,1-1 0,-1 1 0,0-1 0,0 1 0,1-1 0,-6-4 0,-17-1 0,20 5 0,-105-17 0,-46-10 0,65 1 0,-87-40 0,-76-52 0,245 116 0,0 0 0,0 0 0,0 0 0,1-1 0,-9-6 0,13 9 0,0 0 0,0-1 0,-1 1 0,1 0 0,0-1 0,0 1 0,0-1 0,1 0 0,-1 1 0,0-1 0,1 0 0,-1 1 0,1-1 0,-1 0 0,1 0 0,0 1 0,0-1 0,0 0 0,0 0 0,0-3 0,10-60 0,-3 21 0,2-79 0,-9 115 0,0-1 0,0 1 0,1 0 0,0 0 0,4-13 0,-4 18 0,0 0 0,0 1 0,1-1 0,-1 0 0,1 1 0,-1-1 0,1 1 0,0-1 0,0 1 0,0 0 0,0 0 0,1 0 0,-1 0 0,1 0 0,-1 1 0,1-1 0,-1 1 0,4-2 0,4-1 0,-1 1 0,1 0 0,0 1 0,0 0 0,17-1 0,52 3 0,-48 1 0,88 4 0,1 5 0,121 27 0,-235-36 0,31 7 0,0-1 0,1-2 0,70 0 0,-83-6 0,-10 0 0,0 1 0,0-2 0,28-6 0,-38 4 0,-9 1 0,-12 0 0,-217-1 0,132 5 0,71 0 0,12 0 0,-1-1 0,-29-4 0,45 3 0,0 0 0,-1 0 0,1-1 0,0 1 0,0-1 0,0 1 0,0-1 0,1 0 0,-1 0 0,0 0 0,1-1 0,-1 1 0,1 0 0,-2-4 0,-5-5 0,-14-26 0,14 21 0,3 6 0,3 6 0,0 0 0,1 0 0,-1-1 0,1 1 0,-2-7 0,4 10 0,-1 0 0,1 0 0,0 0 0,0 0 0,0 0 0,0 0 0,0 0 0,0 0 0,0 0 0,0 0 0,0 0 0,0 1 0,1-1 0,-1 0 0,0 0 0,1 0 0,-1 0 0,1 0 0,-1 0 0,1 1 0,-1-1 0,1 0 0,-1 0 0,1 1 0,0-1 0,0 0 0,-1 1 0,1-1 0,0 0 0,0 1 0,0 0 0,1-2 0,6-1 0,1-1 0,-1 1 0,1 1 0,0 0 0,0 0 0,14-1 0,60 1 0,-58 2 0,-21 0 0,179 2 0,-173-1 0,0 0 0,-1 1 0,1 0 0,0 1 0,-1 0 0,0 1 0,0-1 0,0 2 0,0-1 0,-1 1 0,1 1 0,-1-1 0,-1 1 0,1 1 0,8 8 0,-4-2 0,-1 1 0,-1-1 0,0 2 0,-1-1 0,0 1 0,-1 1 0,11 29 0,-10-15 0,-1 1 0,-1-1 0,-2 1 0,2 41 0,-6 129 0,-3-100 0,2-90-195,-1-1 0,0 1 0,0-1 0,-2 1 0,1-1 0,-6 15 0</inkml:trace>
</inkml:ink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item1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>
    <TaxCatchAll xmlns="9cc8ce27-f6aa-4f3f-98a1-3c00fca2d069" xsi:nil="true"/>
    <lcf76f155ced4ddcb4097134ff3c332f xmlns="ace3e1eb-e688-4f48-9941-69caea9647c1">
      <Terms xmlns="http://schemas.microsoft.com/office/infopath/2007/PartnerControls"/>
    </lcf76f155ced4ddcb4097134ff3c332f>
  </documentManagement>
</p:properties>
</file>

<file path=customXml/item2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3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448C8492F623B94BB97253B7E41F019A" ma:contentTypeVersion="17" ma:contentTypeDescription="Create a new document." ma:contentTypeScope="" ma:versionID="9a2f10487b4100c05f1e142dcf5ee363">
  <xsd:schema xmlns:xsd="http://www.w3.org/2001/XMLSchema" xmlns:xs="http://www.w3.org/2001/XMLSchema" xmlns:p="http://schemas.microsoft.com/office/2006/metadata/properties" xmlns:ns2="ace3e1eb-e688-4f48-9941-69caea9647c1" xmlns:ns3="9cc8ce27-f6aa-4f3f-98a1-3c00fca2d069" targetNamespace="http://schemas.microsoft.com/office/2006/metadata/properties" ma:root="true" ma:fieldsID="8bc69fe9a991bd5434fc73f8b350e998" ns2:_="" ns3:_="">
    <xsd:import namespace="ace3e1eb-e688-4f48-9941-69caea9647c1"/>
    <xsd:import namespace="9cc8ce27-f6aa-4f3f-98a1-3c00fca2d069"/>
    <xsd:element name="properties">
      <xsd:complexType>
        <xsd:sequence>
          <xsd:element name="documentManagement">
            <xsd:complexType>
              <xsd:all>
                <xsd:element ref="ns2:MediaServiceMetadata" minOccurs="0"/>
                <xsd:element ref="ns2:MediaServiceFastMetadata" minOccurs="0"/>
                <xsd:element ref="ns2:MediaServiceAutoKeyPoints" minOccurs="0"/>
                <xsd:element ref="ns2:MediaServiceKeyPoints" minOccurs="0"/>
                <xsd:element ref="ns2:MediaServiceAutoTags" minOccurs="0"/>
                <xsd:element ref="ns2:MediaServiceGenerationTime" minOccurs="0"/>
                <xsd:element ref="ns2:MediaServiceEventHashCode" minOccurs="0"/>
                <xsd:element ref="ns2:MediaServiceDateTaken" minOccurs="0"/>
                <xsd:element ref="ns3:SharedWithUsers" minOccurs="0"/>
                <xsd:element ref="ns3:SharedWithDetails" minOccurs="0"/>
                <xsd:element ref="ns2:MediaLengthInSeconds" minOccurs="0"/>
                <xsd:element ref="ns2:MediaServiceLocation" minOccurs="0"/>
                <xsd:element ref="ns2:lcf76f155ced4ddcb4097134ff3c332f" minOccurs="0"/>
                <xsd:element ref="ns3:TaxCatchAll" minOccurs="0"/>
                <xsd:element ref="ns2:MediaServiceOCR" minOccurs="0"/>
                <xsd:element ref="ns2:MediaServiceObjectDetectorVersion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ace3e1eb-e688-4f48-9941-69caea9647c1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KeyPoints" ma:index="10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1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  <xsd:element name="MediaServiceAutoTags" ma:index="12" nillable="true" ma:displayName="Tags" ma:internalName="MediaServiceAutoTags" ma:readOnly="true">
      <xsd:simpleType>
        <xsd:restriction base="dms:Text"/>
      </xsd:simpleType>
    </xsd:element>
    <xsd:element name="MediaServiceGenerationTime" ma:index="13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14" nillable="true" ma:displayName="MediaServiceEventHashCode" ma:hidden="true" ma:internalName="MediaServiceEventHashCode" ma:readOnly="true">
      <xsd:simpleType>
        <xsd:restriction base="dms:Text"/>
      </xsd:simpleType>
    </xsd:element>
    <xsd:element name="MediaServiceDateTaken" ma:index="15" nillable="true" ma:displayName="MediaServiceDateTaken" ma:hidden="true" ma:internalName="MediaServiceDateTaken" ma:readOnly="true">
      <xsd:simpleType>
        <xsd:restriction base="dms:Text"/>
      </xsd:simpleType>
    </xsd:element>
    <xsd:element name="MediaLengthInSeconds" ma:index="18" nillable="true" ma:displayName="MediaLengthInSeconds" ma:hidden="true" ma:internalName="MediaLengthInSeconds" ma:readOnly="true">
      <xsd:simpleType>
        <xsd:restriction base="dms:Unknown"/>
      </xsd:simpleType>
    </xsd:element>
    <xsd:element name="MediaServiceLocation" ma:index="19" nillable="true" ma:displayName="Location" ma:indexed="true" ma:internalName="MediaServiceLocation" ma:readOnly="true">
      <xsd:simpleType>
        <xsd:restriction base="dms:Text"/>
      </xsd:simpleType>
    </xsd:element>
    <xsd:element name="lcf76f155ced4ddcb4097134ff3c332f" ma:index="21" nillable="true" ma:taxonomy="true" ma:internalName="lcf76f155ced4ddcb4097134ff3c332f" ma:taxonomyFieldName="MediaServiceImageTags" ma:displayName="Image Tags" ma:readOnly="false" ma:fieldId="{5cf76f15-5ced-4ddc-b409-7134ff3c332f}" ma:taxonomyMulti="true" ma:sspId="6e7bc199-5fe5-462f-a3d8-26f806c1f49a" ma:termSetId="09814cd3-568e-fe90-9814-8d621ff8fb84" ma:anchorId="fba54fb3-c3e1-fe81-a776-ca4b69148c4d" ma:open="true" ma:isKeyword="false">
      <xsd:complexType>
        <xsd:sequence>
          <xsd:element ref="pc:Terms" minOccurs="0" maxOccurs="1"/>
        </xsd:sequence>
      </xsd:complexType>
    </xsd:element>
    <xsd:element name="MediaServiceOCR" ma:index="23" nillable="true" ma:displayName="Extracted Text" ma:internalName="MediaServiceOCR" ma:readOnly="true">
      <xsd:simpleType>
        <xsd:restriction base="dms:Note">
          <xsd:maxLength value="255"/>
        </xsd:restriction>
      </xsd:simpleType>
    </xsd:element>
    <xsd:element name="MediaServiceObjectDetectorVersions" ma:index="24" nillable="true" ma:displayName="MediaServiceObjectDetectorVersions" ma:hidden="true" ma:indexed="true" ma:internalName="MediaServiceObjectDetectorVersions" ma:readOnly="true">
      <xsd:simpleType>
        <xsd:restriction base="dms:Text"/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9cc8ce27-f6aa-4f3f-98a1-3c00fca2d069" elementFormDefault="qualified">
    <xsd:import namespace="http://schemas.microsoft.com/office/2006/documentManagement/types"/>
    <xsd:import namespace="http://schemas.microsoft.com/office/infopath/2007/PartnerControls"/>
    <xsd:element name="SharedWithUsers" ma:index="16" nillable="true" ma:displayName="Shared With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7" nillable="true" ma:displayName="Shared With Details" ma:internalName="SharedWithDetails" ma:readOnly="true">
      <xsd:simpleType>
        <xsd:restriction base="dms:Note">
          <xsd:maxLength value="255"/>
        </xsd:restriction>
      </xsd:simpleType>
    </xsd:element>
    <xsd:element name="TaxCatchAll" ma:index="22" nillable="true" ma:displayName="Taxonomy Catch All Column" ma:hidden="true" ma:list="{2dafcfee-6492-476c-972a-2e8745e5e3e0}" ma:internalName="TaxCatchAll" ma:showField="CatchAllData" ma:web="9cc8ce27-f6aa-4f3f-98a1-3c00fca2d069">
      <xsd:complexType>
        <xsd:complexContent>
          <xsd:extension base="dms:MultiChoiceLookup">
            <xsd:sequence>
              <xsd:element name="Value" type="dms:Lookup" maxOccurs="unbounded" minOccurs="0" nillable="true"/>
            </xsd:sequence>
          </xsd:extension>
        </xsd:complexContent>
      </xsd:complex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Props1.xml><?xml version="1.0" encoding="utf-8"?>
<ds:datastoreItem xmlns:ds="http://schemas.openxmlformats.org/officeDocument/2006/customXml" ds:itemID="{A76AB618-1270-4AE8-A4AE-EDA8D47EA4F0}">
  <ds:schemaRefs>
    <ds:schemaRef ds:uri="http://schemas.microsoft.com/office/2006/metadata/properties"/>
    <ds:schemaRef ds:uri="http://schemas.microsoft.com/office/infopath/2007/PartnerControls"/>
    <ds:schemaRef ds:uri="9cc8ce27-f6aa-4f3f-98a1-3c00fca2d069"/>
    <ds:schemaRef ds:uri="ace3e1eb-e688-4f48-9941-69caea9647c1"/>
  </ds:schemaRefs>
</ds:datastoreItem>
</file>

<file path=customXml/itemProps2.xml><?xml version="1.0" encoding="utf-8"?>
<ds:datastoreItem xmlns:ds="http://schemas.openxmlformats.org/officeDocument/2006/customXml" ds:itemID="{C130AC64-BEE3-4FDD-B4FE-850CE7A0F2A2}">
  <ds:schemaRefs>
    <ds:schemaRef ds:uri="http://schemas.microsoft.com/sharepoint/v3/contenttype/forms"/>
  </ds:schemaRefs>
</ds:datastoreItem>
</file>

<file path=customXml/itemProps3.xml><?xml version="1.0" encoding="utf-8"?>
<ds:datastoreItem xmlns:ds="http://schemas.openxmlformats.org/officeDocument/2006/customXml" ds:itemID="{194D1179-A59D-49B4-BE5E-62803858F23D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ace3e1eb-e688-4f48-9941-69caea9647c1"/>
    <ds:schemaRef ds:uri="9cc8ce27-f6aa-4f3f-98a1-3c00fca2d069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6</Pages>
  <Words>244</Words>
  <Characters>1297</Characters>
  <Application>Microsoft Office Word</Application>
  <DocSecurity>4</DocSecurity>
  <Lines>10</Lines>
  <Paragraphs>3</Paragraphs>
  <ScaleCrop>false</ScaleCrop>
  <HeadingPairs>
    <vt:vector size="2" baseType="variant">
      <vt:variant>
        <vt:lpstr>Tittel</vt:lpstr>
      </vt:variant>
      <vt:variant>
        <vt:i4>1</vt:i4>
      </vt:variant>
    </vt:vector>
  </HeadingPairs>
  <TitlesOfParts>
    <vt:vector size="1" baseType="lpstr">
      <vt:lpstr/>
    </vt:vector>
  </TitlesOfParts>
  <Company>Institutt for matematiske fag, NTNU</Company>
  <LinksUpToDate>false</LinksUpToDate>
  <CharactersWithSpaces>153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Windows User</dc:creator>
  <cp:lastModifiedBy>Hilde Brandegg</cp:lastModifiedBy>
  <cp:revision>2</cp:revision>
  <dcterms:created xsi:type="dcterms:W3CDTF">2023-11-13T09:22:00Z</dcterms:created>
  <dcterms:modified xsi:type="dcterms:W3CDTF">2023-11-13T09:2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448C8492F623B94BB97253B7E41F019A</vt:lpwstr>
  </property>
  <property fmtid="{D5CDD505-2E9C-101B-9397-08002B2CF9AE}" pid="3" name="MediaServiceImageTags">
    <vt:lpwstr/>
  </property>
</Properties>
</file>